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663A88"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r w:rsidRPr="00B649E2">
        <w:rPr>
          <w:sz w:val="20"/>
          <w:szCs w:val="32"/>
          <w:vertAlign w:val="superscript"/>
        </w:rPr>
        <w:t xml:space="preserve">3  </w:t>
      </w:r>
      <w:r w:rsidRPr="00B649E2">
        <w:rPr>
          <w:sz w:val="20"/>
          <w:szCs w:val="32"/>
        </w:rPr>
        <w:t xml:space="preserve">Jiang,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4D6C99C1" w:rsidR="002F7223" w:rsidRDefault="00942AF3" w:rsidP="00EA5065">
      <w:r w:rsidRPr="00EA5065">
        <w:t>The unprecedented proliferation of data have emerged a new ecosystem of technologies</w:t>
      </w:r>
      <w:r w:rsidR="00B70074" w:rsidRPr="00EA5065">
        <w:t>; one of these technologies 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2C2799A2" w:rsidR="00C41519" w:rsidRDefault="007B078C" w:rsidP="00EA5065">
      <w:r w:rsidRPr="00EA5065">
        <w:t>Today, m</w:t>
      </w:r>
      <w:r w:rsidR="00C41519" w:rsidRPr="00EA5065">
        <w:t xml:space="preserve">ajority of big data systems are designed underlying ad-hoc and complicated architectural solutions that do not </w:t>
      </w:r>
      <w:proofErr w:type="spellStart"/>
      <w:r w:rsidR="00C41519" w:rsidRPr="00EA5065">
        <w:t>favour</w:t>
      </w:r>
      <w:proofErr w:type="spellEnd"/>
      <w:r w:rsidR="00C41519" w:rsidRPr="00EA5065">
        <w:t xml:space="preserve"> </w:t>
      </w:r>
      <w:r w:rsidR="00171191" w:rsidRPr="00EA5065">
        <w:t xml:space="preserve">many principles of software engineering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As the systems grow bigger and new technologies are introduced, software architectures will have harder time to design the suitable solution for any given context</w:t>
      </w:r>
      <w:r w:rsidR="00F37F10" w:rsidRPr="00EA5065">
        <w:t xml:space="preserve">. </w:t>
      </w:r>
      <w:r w:rsidR="00AE7BD4" w:rsidRPr="00EA5065">
        <w:t>This is a</w:t>
      </w:r>
      <w:r w:rsidR="00F37F10" w:rsidRPr="00EA5065">
        <w:t xml:space="preserve"> </w:t>
      </w:r>
      <w:r w:rsidR="00AE7BD4" w:rsidRPr="00EA5065">
        <w:t>foundation for a</w:t>
      </w:r>
      <w:r w:rsidR="00F37F10" w:rsidRPr="00EA5065">
        <w:t>n immature architecture</w:t>
      </w:r>
      <w:r w:rsidR="009518F6" w:rsidRPr="00EA5065">
        <w:t xml:space="preserve"> that is hard to scale</w:t>
      </w:r>
      <w:r w:rsidR="00FB116A" w:rsidRPr="00EA5065">
        <w:t xml:space="preserve"> and maintain</w:t>
      </w:r>
      <w:r w:rsidR="0019021E" w:rsidRPr="00EA5065">
        <w:t xml:space="preserve">. </w:t>
      </w:r>
    </w:p>
    <w:p w14:paraId="063DAD74" w14:textId="77777777" w:rsidR="00EA5065" w:rsidRPr="00EA5065" w:rsidRDefault="00EA5065" w:rsidP="00EA5065"/>
    <w:p w14:paraId="0FEC8C84" w14:textId="37C420BE" w:rsidR="00271F5E" w:rsidRDefault="00B45E92" w:rsidP="00EA5065">
      <w:r w:rsidRPr="00EA5065">
        <w:t>Since the approach of ad-hoc design to big data systems is undesirable and leaves many engineers in the dark,</w:t>
      </w:r>
      <w:r w:rsidR="00F75A27" w:rsidRPr="00EA5065">
        <w:t xml:space="preserve"> there is a need for more</w:t>
      </w:r>
      <w:r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roofErr w:type="spellStart"/>
      <w:r w:rsidR="00F75A27" w:rsidRPr="00EA5065">
        <w:t>Conceptualisation</w:t>
      </w:r>
      <w:proofErr w:type="spellEnd"/>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proofErr w:type="spellStart"/>
      <w:r w:rsidR="00F75A27" w:rsidRPr="00EA5065">
        <w:t>behaviour</w:t>
      </w:r>
      <w:proofErr w:type="spellEnd"/>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proofErr w:type="spellStart"/>
      <w:r w:rsidR="00271F5E" w:rsidRPr="00EA5065">
        <w:t>standardisation</w:t>
      </w:r>
      <w:proofErr w:type="spellEnd"/>
      <w:r w:rsidR="00271F5E" w:rsidRPr="00EA5065">
        <w:t xml:space="preserve"> artefact and a communication medium that not only results in a concrete architectur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0E27016" w:rsidR="00271F5E" w:rsidRPr="00A750B4"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validity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05BB2366" w14:textId="5C7B4056" w:rsidR="00425E87" w:rsidRPr="00A750B4" w:rsidRDefault="00115D32" w:rsidP="00A750B4">
      <w:pPr>
        <w:rPr>
          <w:rStyle w:val="Heading1Char"/>
          <w:b w:val="0"/>
          <w:bCs w:val="0"/>
          <w:color w:val="auto"/>
          <w:sz w:val="22"/>
        </w:rPr>
      </w:pPr>
      <w:r w:rsidRPr="00A750B4">
        <w:rPr>
          <w:rStyle w:val="Heading1Char"/>
          <w:b w:val="0"/>
          <w:bCs w:val="0"/>
          <w:color w:val="auto"/>
          <w:sz w:val="22"/>
        </w:rPr>
        <w:lastRenderedPageBreak/>
        <w:t>Of high importance</w:t>
      </w:r>
      <w:r w:rsidR="006C4333" w:rsidRPr="00A750B4">
        <w:rPr>
          <w:rStyle w:val="Heading1Char"/>
          <w:b w:val="0"/>
          <w:bCs w:val="0"/>
          <w:color w:val="auto"/>
          <w:sz w:val="22"/>
        </w:rPr>
        <w:t xml:space="preserve"> is the quality of evidence collected in data gathering phase</w:t>
      </w:r>
      <w:r w:rsidR="008322F5" w:rsidRPr="00A750B4">
        <w:rPr>
          <w:rStyle w:val="Heading1Char"/>
          <w:b w:val="0"/>
          <w:bCs w:val="0"/>
          <w:color w:val="auto"/>
          <w:sz w:val="22"/>
        </w:rPr>
        <w:t xml:space="preserve">. Here, evidence is defined as </w:t>
      </w:r>
      <w:r w:rsidR="00851CDE" w:rsidRPr="00A750B4">
        <w:rPr>
          <w:rStyle w:val="Heading1Char"/>
          <w:b w:val="0"/>
          <w:bCs w:val="0"/>
          <w:color w:val="auto"/>
          <w:sz w:val="22"/>
        </w:rPr>
        <w:t xml:space="preserve">the composition of quality literature. </w:t>
      </w:r>
      <w:r w:rsidR="00F904E6"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with a transparent and reproducible procedure that is in-ling with research question and 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understood and delineated.</w:t>
      </w:r>
      <w:r w:rsidR="00756B4A" w:rsidRPr="00A750B4">
        <w:rPr>
          <w:rStyle w:val="Heading1Char"/>
          <w:b w:val="0"/>
          <w:bCs w:val="0"/>
          <w:color w:val="auto"/>
          <w:sz w:val="22"/>
        </w:rPr>
        <w:br/>
      </w:r>
    </w:p>
    <w:p w14:paraId="350B6741" w14:textId="628000D8" w:rsidR="00F3125A" w:rsidRPr="00A750B4" w:rsidRDefault="00756B4A" w:rsidP="00A750B4">
      <w:pPr>
        <w:rPr>
          <w:rStyle w:val="Heading1Char"/>
          <w:b w:val="0"/>
          <w:bCs w:val="0"/>
          <w:color w:val="auto"/>
          <w:sz w:val="22"/>
        </w:rPr>
      </w:pPr>
      <w:r w:rsidRPr="00A750B4">
        <w:rPr>
          <w:rStyle w:val="Heading1Char"/>
          <w:b w:val="0"/>
          <w:bCs w:val="0"/>
          <w:color w:val="auto"/>
          <w:sz w:val="22"/>
        </w:rPr>
        <w:t>This SLR is based on the following 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29614ED"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08927914" w14:textId="06AEC305"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the common architectural components of these BD RAs?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DA36FED" w:rsidR="00137897" w:rsidRPr="00DD08AC" w:rsidRDefault="00683383" w:rsidP="0098663E">
            <w:pPr>
              <w:rPr>
                <w:rFonts w:cs="Arial"/>
                <w:sz w:val="20"/>
              </w:rPr>
            </w:pPr>
            <w:r>
              <w:rPr>
                <w:noProof/>
              </w:rPr>
              <w:pict w14:anchorId="1CFCB27F">
                <v:shape id="_x0000_i1043" type="#_x0000_t75" style="width:403.5pt;height:369.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A5A6ED5" w:rsidR="00137897" w:rsidRPr="006B56B3" w:rsidRDefault="00137897" w:rsidP="0098663E">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A750B4">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A750B4">
              <w:rPr>
                <w:b/>
                <w:noProof/>
                <w:color w:val="FFFFFF"/>
              </w:rPr>
              <w:t>(Moher, Liberati, Tetzlaff, Altman, &amp; The, 2009)</w:t>
            </w:r>
            <w:r w:rsidR="00A750B4">
              <w:rPr>
                <w:b/>
                <w:color w:val="FFFFFF"/>
              </w:rPr>
              <w:fldChar w:fldCharType="end"/>
            </w:r>
          </w:p>
        </w:tc>
      </w:tr>
    </w:tbl>
    <w:p w14:paraId="5579D637" w14:textId="5845A42C" w:rsidR="00137897" w:rsidRPr="00B96C57" w:rsidRDefault="00DE7C32" w:rsidP="00593BEB">
      <w:pPr>
        <w:pStyle w:val="Heading2"/>
        <w:rPr>
          <w:rStyle w:val="Heading1Char"/>
          <w:b/>
          <w:bCs/>
          <w:sz w:val="24"/>
          <w:szCs w:val="28"/>
          <w:lang w:val="en-GB" w:eastAsia="en-GB"/>
        </w:rPr>
      </w:pPr>
      <w:r w:rsidRPr="00593BEB">
        <w:rPr>
          <w:rStyle w:val="Heading1Char"/>
          <w:b/>
          <w:bCs/>
          <w:sz w:val="24"/>
          <w:szCs w:val="28"/>
          <w:lang w:val="en-GB" w:eastAsia="en-GB"/>
        </w:rPr>
        <w:lastRenderedPageBreak/>
        <w:t>Identification</w:t>
      </w:r>
    </w:p>
    <w:p w14:paraId="3A5D15A8" w14:textId="77777777" w:rsidR="00B966B8" w:rsidRPr="00B966B8" w:rsidRDefault="00B966B8" w:rsidP="00B966B8"/>
    <w:p w14:paraId="2F51FCDD" w14:textId="09249BEA" w:rsidR="007B09E7" w:rsidRDefault="004A5224" w:rsidP="00253341">
      <w:pPr>
        <w:rPr>
          <w:rStyle w:val="Heading1Char"/>
          <w:b w:val="0"/>
          <w:bCs w:val="0"/>
          <w:color w:val="auto"/>
          <w:sz w:val="22"/>
        </w:rPr>
      </w:pPr>
      <w:r>
        <w:rPr>
          <w:rStyle w:val="Heading1Char"/>
          <w:b w:val="0"/>
          <w:bCs w:val="0"/>
          <w:color w:val="auto"/>
          <w:sz w:val="22"/>
        </w:rPr>
        <w:t xml:space="preserve">In </w:t>
      </w:r>
      <w:r w:rsidR="006E282C">
        <w:rPr>
          <w:rStyle w:val="Heading1Char"/>
          <w:b w:val="0"/>
          <w:bCs w:val="0"/>
          <w:color w:val="auto"/>
          <w:sz w:val="22"/>
        </w:rPr>
        <w:t xml:space="preserve">identification </w:t>
      </w:r>
      <w:r w:rsidR="00E451EA">
        <w:rPr>
          <w:rStyle w:val="Heading1Char"/>
          <w:b w:val="0"/>
          <w:bCs w:val="0"/>
          <w:color w:val="auto"/>
          <w:sz w:val="22"/>
        </w:rPr>
        <w:t>phase, we selected literature from the year</w:t>
      </w:r>
      <w:r w:rsidR="00291726">
        <w:rPr>
          <w:rStyle w:val="Heading1Char"/>
          <w:b w:val="0"/>
          <w:bCs w:val="0"/>
          <w:color w:val="auto"/>
          <w:sz w:val="22"/>
        </w:rPr>
        <w:t>s</w:t>
      </w:r>
      <w:r w:rsidR="00E451EA">
        <w:rPr>
          <w:rStyle w:val="Heading1Char"/>
          <w:b w:val="0"/>
          <w:bCs w:val="0"/>
          <w:color w:val="auto"/>
          <w:sz w:val="22"/>
        </w:rPr>
        <w:t xml:space="preserve"> 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66FB0F4B"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abstract and citation databases</w:t>
      </w:r>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have been utilized. </w:t>
      </w:r>
    </w:p>
    <w:p w14:paraId="33F0ED2B" w14:textId="3CC751E1" w:rsidR="008F200F" w:rsidRDefault="008F200F" w:rsidP="001E42A6">
      <w:pPr>
        <w:rPr>
          <w:rStyle w:val="Heading1Char"/>
          <w:b w:val="0"/>
          <w:bCs w:val="0"/>
          <w:color w:val="auto"/>
          <w:sz w:val="22"/>
        </w:rPr>
      </w:pPr>
    </w:p>
    <w:p w14:paraId="418CBAF1" w14:textId="524C53F1" w:rsidR="005246A2" w:rsidRDefault="00B80907" w:rsidP="00552E85">
      <w:pPr>
        <w:rPr>
          <w:rStyle w:val="Heading1Char"/>
          <w:b w:val="0"/>
          <w:bCs w:val="0"/>
          <w:color w:val="auto"/>
          <w:sz w:val="22"/>
        </w:rPr>
      </w:pPr>
      <w:r>
        <w:rPr>
          <w:rStyle w:val="Heading1Char"/>
          <w:b w:val="0"/>
          <w:bCs w:val="0"/>
          <w:color w:val="auto"/>
          <w:sz w:val="22"/>
        </w:rPr>
        <w:t xml:space="preserve">In this phase,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has been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77777777" w:rsidR="00DB185A" w:rsidRDefault="006B1561" w:rsidP="000D0264">
      <w:pPr>
        <w:numPr>
          <w:ilvl w:val="0"/>
          <w:numId w:val="10"/>
        </w:numPr>
        <w:rPr>
          <w:i/>
          <w:iCs/>
        </w:rPr>
      </w:pPr>
      <w:r w:rsidRPr="007206B4">
        <w:rPr>
          <w:i/>
          <w:iCs/>
        </w:rPr>
        <w:t>Reference Architectures and Big Data</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593BEB">
      <w:pPr>
        <w:pStyle w:val="Heading2"/>
      </w:pPr>
      <w:r w:rsidRPr="00837C9B">
        <w:t>Screening</w:t>
      </w:r>
      <w:r w:rsidR="008A5969" w:rsidRPr="00837C9B">
        <w:t xml:space="preserve"> and Eligibility</w:t>
      </w:r>
    </w:p>
    <w:p w14:paraId="143AC5C0" w14:textId="1DA6B159" w:rsidR="00C14FE9" w:rsidRDefault="00C14FE9" w:rsidP="00C14FE9"/>
    <w:p w14:paraId="1EEE65DF" w14:textId="579FB924" w:rsidR="00C14FE9" w:rsidRDefault="004A455A" w:rsidP="00C14FE9">
      <w:r>
        <w:t>In this phase, f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4A863E09" w:rsidR="006217AA" w:rsidRPr="006217AA" w:rsidRDefault="006217AA" w:rsidP="000D0264">
      <w:pPr>
        <w:numPr>
          <w:ilvl w:val="0"/>
          <w:numId w:val="12"/>
        </w:numPr>
        <w:rPr>
          <w:b/>
          <w:bCs/>
        </w:rPr>
      </w:pPr>
      <w:r>
        <w:rPr>
          <w:lang w:val="en-GB" w:eastAsia="en-GB"/>
        </w:rPr>
        <w:t>Quantitative or qualitative research that illuminates on industry gaps</w:t>
      </w:r>
    </w:p>
    <w:p w14:paraId="6F119526" w14:textId="77777777" w:rsidR="006217AA" w:rsidRPr="006217AA" w:rsidRDefault="006217AA" w:rsidP="000D0264">
      <w:pPr>
        <w:numPr>
          <w:ilvl w:val="0"/>
          <w:numId w:val="11"/>
        </w:numPr>
      </w:pPr>
      <w:r>
        <w:t>Illuminates on 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Explore BD RAs extensively, and discusses the ecosystem, drivers and challenges</w:t>
      </w:r>
    </w:p>
    <w:p w14:paraId="633AB1DF" w14:textId="59EC5EA6" w:rsidR="006217AA" w:rsidRDefault="006217AA" w:rsidP="000D0264">
      <w:pPr>
        <w:numPr>
          <w:ilvl w:val="0"/>
          <w:numId w:val="11"/>
        </w:numPr>
      </w:pPr>
      <w:r>
        <w:t>Studies that are within the specified time range</w:t>
      </w:r>
    </w:p>
    <w:p w14:paraId="5BF7DF8B" w14:textId="04B59A93" w:rsidR="006217AA" w:rsidRDefault="006217AA" w:rsidP="000D0264">
      <w:pPr>
        <w:numPr>
          <w:ilvl w:val="0"/>
          <w:numId w:val="11"/>
        </w:numPr>
      </w:pPr>
      <w:r>
        <w:t xml:space="preserve">Studies that are scholarly publications, book, book chapter, thesis, white paper, dissertation, </w:t>
      </w:r>
      <w:r w:rsidR="00741249">
        <w:t xml:space="preserve">or </w:t>
      </w:r>
      <w:r>
        <w:t>conference proceedings</w:t>
      </w:r>
    </w:p>
    <w:p w14:paraId="45F79C65" w14:textId="77777777" w:rsidR="006329A4" w:rsidRDefault="006329A4" w:rsidP="006329A4">
      <w:pPr>
        <w:ind w:left="720"/>
      </w:pPr>
    </w:p>
    <w:p w14:paraId="1FB11C9A" w14:textId="77777777" w:rsidR="00646F5E" w:rsidRPr="006217AA" w:rsidRDefault="00646F5E" w:rsidP="00646F5E"/>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lastRenderedPageBreak/>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6CF0CA02" w:rsidR="00104C61" w:rsidRPr="00104C61" w:rsidRDefault="00104C61" w:rsidP="000D0264">
      <w:pPr>
        <w:numPr>
          <w:ilvl w:val="0"/>
          <w:numId w:val="12"/>
        </w:numPr>
      </w:pPr>
      <w:r>
        <w:t>Duplicated studie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7E0A3036" w:rsidR="00104C61" w:rsidRDefault="003407C4" w:rsidP="003407C4">
      <w:r>
        <w:t>Regarding</w:t>
      </w:r>
      <w:r w:rsidR="00490507">
        <w:t xml:space="preserve"> the first quality factor, richness is defined as quality and volume of information provided. Primary studies that have an international focused was one of the important facets of the quality assessment.</w:t>
      </w:r>
      <w:r w:rsidR="00F81B64">
        <w:t xml:space="preserve"> For example,</w:t>
      </w:r>
      <w:r w:rsidR="00933489">
        <w:t xml:space="preserve"> </w:t>
      </w:r>
      <w:r w:rsidR="00F81B64">
        <w:t>s</w:t>
      </w:r>
      <w:r w:rsidR="00933489">
        <w:t xml:space="preserve">tudies that followed 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r w:rsidR="007C03F4">
        <w:t>In regard to</w:t>
      </w:r>
      <w:r>
        <w:t xml:space="preserve"> the second quality factor, studies that revolved around either creation of novel or exploration and examination of current RAs have been perceive as quality researched 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593BEB">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68EE9B93" w:rsidR="00117744" w:rsidRDefault="00117744" w:rsidP="00117744">
      <w:pPr>
        <w:autoSpaceDE w:val="0"/>
        <w:autoSpaceDN w:val="0"/>
        <w:adjustRightInd w:val="0"/>
      </w:pPr>
      <w:r>
        <w:br/>
        <w:t xml:space="preserve">By this stage, research questions have been set, inclusion and exclusion criteria demarcated, the quality assessment framework is developed and applied to the pool of studies, and the research embarked on actual synthesis of data. For this purpose, the software </w:t>
      </w:r>
      <w:proofErr w:type="spellStart"/>
      <w:r>
        <w:t>Nvivo</w:t>
      </w:r>
      <w:proofErr w:type="spellEnd"/>
      <w:r>
        <w:t xml:space="preserve"> has been utilized.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6 nodes for this SLR. These nodes are as </w:t>
      </w:r>
      <w:r w:rsidR="00505EF8">
        <w:t>followings;</w:t>
      </w:r>
    </w:p>
    <w:p w14:paraId="66E1FE4E" w14:textId="77777777" w:rsidR="00117744" w:rsidRDefault="00117744" w:rsidP="002C055A">
      <w:pPr>
        <w:numPr>
          <w:ilvl w:val="0"/>
          <w:numId w:val="16"/>
        </w:numPr>
        <w:rPr>
          <w:lang w:val="en-GB" w:eastAsia="en-GB"/>
        </w:rPr>
      </w:pPr>
      <w:r>
        <w:rPr>
          <w:lang w:val="en-GB" w:eastAsia="en-GB"/>
        </w:rPr>
        <w:t xml:space="preserve">big data reference architecture </w:t>
      </w:r>
    </w:p>
    <w:p w14:paraId="042C3142" w14:textId="77777777" w:rsidR="00117744" w:rsidRDefault="00117744" w:rsidP="002C055A">
      <w:pPr>
        <w:numPr>
          <w:ilvl w:val="0"/>
          <w:numId w:val="16"/>
        </w:numPr>
        <w:rPr>
          <w:lang w:val="en-GB" w:eastAsia="en-GB"/>
        </w:rPr>
      </w:pPr>
      <w:r>
        <w:rPr>
          <w:lang w:val="en-GB" w:eastAsia="en-GB"/>
        </w:rPr>
        <w:t>big data reference architecture limitations</w:t>
      </w:r>
    </w:p>
    <w:p w14:paraId="7DBA35FC" w14:textId="37F613CA" w:rsidR="00117744" w:rsidRDefault="00117744" w:rsidP="002C055A">
      <w:pPr>
        <w:numPr>
          <w:ilvl w:val="0"/>
          <w:numId w:val="16"/>
        </w:numPr>
        <w:rPr>
          <w:lang w:val="en-GB" w:eastAsia="en-GB"/>
        </w:rPr>
      </w:pPr>
      <w:r>
        <w:rPr>
          <w:lang w:val="en-GB" w:eastAsia="en-GB"/>
        </w:rPr>
        <w:t>reference architecture concepts</w:t>
      </w:r>
    </w:p>
    <w:p w14:paraId="6515F8D5" w14:textId="77777777" w:rsidR="00117744" w:rsidRDefault="00117744" w:rsidP="002C055A">
      <w:pPr>
        <w:numPr>
          <w:ilvl w:val="0"/>
          <w:numId w:val="16"/>
        </w:numPr>
        <w:rPr>
          <w:lang w:val="en-GB" w:eastAsia="en-GB"/>
        </w:rPr>
      </w:pPr>
      <w:r>
        <w:rPr>
          <w:lang w:val="en-GB" w:eastAsia="en-GB"/>
        </w:rPr>
        <w:t>big data challenges</w:t>
      </w:r>
    </w:p>
    <w:p w14:paraId="0CC08641" w14:textId="77777777" w:rsidR="00117744" w:rsidRDefault="00117744" w:rsidP="002C055A">
      <w:pPr>
        <w:numPr>
          <w:ilvl w:val="0"/>
          <w:numId w:val="16"/>
        </w:numPr>
        <w:rPr>
          <w:lang w:val="en-GB" w:eastAsia="en-GB"/>
        </w:rPr>
      </w:pPr>
      <w:r>
        <w:rPr>
          <w:lang w:val="en-GB" w:eastAsia="en-GB"/>
        </w:rPr>
        <w:t>big data reference architecture gaps</w:t>
      </w:r>
    </w:p>
    <w:p w14:paraId="28F1AD5F" w14:textId="2EB17C43" w:rsidR="00117744" w:rsidRDefault="00117744" w:rsidP="002C055A">
      <w:pPr>
        <w:numPr>
          <w:ilvl w:val="0"/>
          <w:numId w:val="16"/>
        </w:numPr>
        <w:rPr>
          <w:lang w:val="en-GB" w:eastAsia="en-GB"/>
        </w:rPr>
      </w:pPr>
      <w:r>
        <w:rPr>
          <w:lang w:val="en-GB" w:eastAsia="en-GB"/>
        </w:rPr>
        <w:lastRenderedPageBreak/>
        <w:t>big data RA development</w:t>
      </w: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593BEB">
      <w:pPr>
        <w:pStyle w:val="Heading2"/>
      </w:pPr>
      <w:r w:rsidRPr="009B1DDA">
        <w:t>SLR Statistics</w:t>
      </w:r>
    </w:p>
    <w:p w14:paraId="0A31EDE3" w14:textId="77777777" w:rsidR="008D6408" w:rsidRPr="008D6408" w:rsidRDefault="008D6408" w:rsidP="008D6408">
      <w:pPr>
        <w:rPr>
          <w:lang w:val="en-GB" w:eastAsia="en-GB"/>
        </w:rPr>
      </w:pPr>
    </w:p>
    <w:p w14:paraId="117D9FFE" w14:textId="0B896FB6" w:rsidR="008D6408" w:rsidRDefault="008D6408" w:rsidP="008D6408">
      <w:pPr>
        <w:spacing w:afterLines="100" w:after="240"/>
        <w:rPr>
          <w:sz w:val="20"/>
          <w:szCs w:val="28"/>
        </w:rPr>
      </w:pPr>
      <w:r>
        <w:t>By the result of this work, 5</w:t>
      </w:r>
      <w:r w:rsidR="00ED6720">
        <w:t>7</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 1 white paper, and 1 Master’s Thesis were selected. 51% of the articles were selected from the years 2016- 2020, 33% belonged to years 2013-20, and the rest to years 2010-2013.</w:t>
      </w:r>
      <w:r w:rsidR="0028515B">
        <w:t xml:space="preserve"> Google scholar entails all other academic databases that we found relevant literature and the white papers.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0910A9">
        <w:trPr>
          <w:trHeight w:val="2203"/>
        </w:trPr>
        <w:tc>
          <w:tcPr>
            <w:tcW w:w="5000" w:type="pct"/>
            <w:vAlign w:val="bottom"/>
          </w:tcPr>
          <w:p w14:paraId="613123B0" w14:textId="627E039C" w:rsidR="00BB4FA0" w:rsidRPr="00DD08AC" w:rsidRDefault="0052674F" w:rsidP="000910A9">
            <w:pPr>
              <w:rPr>
                <w:rFonts w:cs="Arial"/>
                <w:sz w:val="20"/>
              </w:rPr>
            </w:pPr>
            <w:r>
              <w:rPr>
                <w:noProof/>
              </w:rPr>
              <w:pict w14:anchorId="17886892">
                <v:shape id="_x0000_i1056" type="#_x0000_t75" style="width:450pt;height:299.5pt">
                  <v:imagedata r:id="rId13" o:title="databases-statitistic"/>
                </v:shape>
              </w:pict>
            </w:r>
          </w:p>
        </w:tc>
      </w:tr>
      <w:tr w:rsidR="00BB4FA0" w:rsidRPr="006B56B3" w14:paraId="357B0B03" w14:textId="77777777" w:rsidTr="000910A9">
        <w:trPr>
          <w:trHeight w:hRule="exact" w:val="264"/>
        </w:trPr>
        <w:tc>
          <w:tcPr>
            <w:tcW w:w="5000" w:type="pct"/>
            <w:shd w:val="clear" w:color="auto" w:fill="356392"/>
            <w:vAlign w:val="center"/>
          </w:tcPr>
          <w:p w14:paraId="0284A358" w14:textId="77777777" w:rsidR="00BB4FA0" w:rsidRPr="006B56B3" w:rsidRDefault="00BB4FA0" w:rsidP="000910A9">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Pr>
                <w:b/>
                <w:color w:val="FFFFFF"/>
                <w:szCs w:val="22"/>
              </w:rPr>
              <w:t xml:space="preserve">PRISMA flowchart </w:t>
            </w:r>
            <w:r>
              <w:rPr>
                <w:b/>
                <w:color w:val="FFFFFF"/>
              </w:rPr>
              <w:t xml:space="preserve">of the SLR </w:t>
            </w:r>
            <w:r>
              <w:rPr>
                <w:b/>
                <w:color w:val="FFFFFF"/>
              </w:rPr>
              <w:fldChar w:fldCharType="begin"/>
            </w:r>
            <w:r>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Pr>
                <w:b/>
                <w:color w:val="FFFFFF"/>
              </w:rPr>
              <w:fldChar w:fldCharType="separate"/>
            </w:r>
            <w:r>
              <w:rPr>
                <w:b/>
                <w:noProof/>
                <w:color w:val="FFFFFF"/>
              </w:rPr>
              <w:t>(Moher, Liberati, Tetzlaff, Altman, &amp; The, 2009)</w:t>
            </w:r>
            <w:r>
              <w:rPr>
                <w:b/>
                <w:color w:val="FFFFFF"/>
              </w:rPr>
              <w:fldChar w:fldCharType="end"/>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07D52BB5" w:rsidR="0018004D" w:rsidRDefault="0018004D" w:rsidP="00BA4A63">
      <w:pPr>
        <w:rPr>
          <w:lang w:val="en-GB" w:eastAsia="en-GB"/>
        </w:rPr>
      </w:pPr>
      <w:r>
        <w:rPr>
          <w:lang w:val="en-GB" w:eastAsia="en-GB"/>
        </w:rPr>
        <w:t>In this section, we map our findings against the research questions in a series of sub-sections.</w:t>
      </w:r>
    </w:p>
    <w:p w14:paraId="169E911B" w14:textId="77777777" w:rsidR="00454204" w:rsidRDefault="00454204" w:rsidP="00BA4A63">
      <w:pPr>
        <w:rPr>
          <w:lang w:val="en-GB" w:eastAsia="en-GB"/>
        </w:rPr>
      </w:pPr>
    </w:p>
    <w:p w14:paraId="5712C7D1" w14:textId="58C695A3" w:rsidR="0018004D" w:rsidRDefault="00BA4A63" w:rsidP="00593BEB">
      <w:pPr>
        <w:pStyle w:val="Heading2"/>
        <w:rPr>
          <w:rStyle w:val="Heading1Char"/>
          <w:b/>
          <w:bCs/>
          <w:sz w:val="24"/>
          <w:szCs w:val="28"/>
          <w:lang w:val="en-GB" w:eastAsia="en-GB"/>
        </w:rPr>
      </w:pPr>
      <w:r w:rsidRPr="00BA4A63">
        <w:rPr>
          <w:rStyle w:val="Heading1Char"/>
          <w:b/>
          <w:bCs/>
          <w:sz w:val="24"/>
          <w:szCs w:val="28"/>
          <w:lang w:val="en-GB" w:eastAsia="en-GB"/>
        </w:rPr>
        <w:t>What are the fundamental concepts of RAs?</w:t>
      </w:r>
    </w:p>
    <w:p w14:paraId="556764D5" w14:textId="7A941851" w:rsidR="009729D2" w:rsidRDefault="009729D2" w:rsidP="009729D2">
      <w:pPr>
        <w:rPr>
          <w:lang w:val="en-GB" w:eastAsia="en-GB"/>
        </w:rPr>
      </w:pPr>
    </w:p>
    <w:p w14:paraId="1E75CC92" w14:textId="77777777" w:rsidR="009729D2" w:rsidRPr="009729D2" w:rsidRDefault="009729D2" w:rsidP="009729D2">
      <w:pPr>
        <w:rPr>
          <w:lang w:val="en-GB" w:eastAsia="en-GB"/>
        </w:rPr>
      </w:pPr>
    </w:p>
    <w:p w14:paraId="5B9B7072" w14:textId="7535AD09" w:rsidR="00593136" w:rsidRDefault="00593136" w:rsidP="00593136">
      <w:pPr>
        <w:rPr>
          <w:lang w:val="en-GB" w:eastAsia="en-GB"/>
        </w:rPr>
      </w:pPr>
    </w:p>
    <w:p w14:paraId="57D74A28" w14:textId="77777777" w:rsidR="009729D2" w:rsidRDefault="006B3878" w:rsidP="00593136">
      <w:r>
        <w:lastRenderedPageBreak/>
        <w:t xml:space="preserve">In recent years, IT architectures that play a pivotal role in the growth and progress of system development gained acceptance in planning, development, and maintenance of complex systems (Martínez-Fernández et al. 2014; van </w:t>
      </w:r>
      <w:proofErr w:type="spellStart"/>
      <w:r>
        <w:t>Engelenburg</w:t>
      </w:r>
      <w:proofErr w:type="spellEnd"/>
      <w:r>
        <w:t xml:space="preserve"> et al. 2019). When there exists ambiguity about what should be developed to address needs, then an architecture can play an overarching role by describing the building blocks of the system and the ways in which these blocks communicate to achieve the overall goal of the system (</w:t>
      </w:r>
      <w:proofErr w:type="spellStart"/>
      <w:r>
        <w:t>Sievi</w:t>
      </w:r>
      <w:proofErr w:type="spellEnd"/>
      <w:r>
        <w:t xml:space="preserve">-Korte et al. 2019). </w:t>
      </w:r>
    </w:p>
    <w:p w14:paraId="5E01D0EC" w14:textId="77777777" w:rsidR="009729D2" w:rsidRDefault="009729D2" w:rsidP="00593136"/>
    <w:p w14:paraId="7B990F61" w14:textId="77777777" w:rsidR="009729D2" w:rsidRDefault="006B3878" w:rsidP="00593136">
      <w:r>
        <w:t>This in turn produces manageable modules that address aspects of the problem and provides stakeholders with a high-level medium to observe, reflect upon, communicate with, and contribute to (Kohler and Specht 2019). Many of the prevalent technologies in IT exist because of an effective RA, for instance the Open Systems Interconnection model or OSI (Zimmermann 1980), Open Authentication or OATH (OATH 2007), Common Object Request Broker Architecture or CORBA (OMG 2014), and WMS or workflow management systems (</w:t>
      </w:r>
      <w:proofErr w:type="spellStart"/>
      <w:r>
        <w:t>Grefen</w:t>
      </w:r>
      <w:proofErr w:type="spellEnd"/>
      <w:r>
        <w:t xml:space="preserve"> and de Vries 1998). This presents the argument then that every system has an architecture and it is in the architecture that the overall qualities of the system are defined and other aspects emerge (</w:t>
      </w:r>
      <w:proofErr w:type="spellStart"/>
      <w:r>
        <w:t>Angelov</w:t>
      </w:r>
      <w:proofErr w:type="spellEnd"/>
      <w:r>
        <w:t xml:space="preserve"> et al. 2013).</w:t>
      </w:r>
    </w:p>
    <w:p w14:paraId="458F19FD" w14:textId="77777777" w:rsidR="009729D2" w:rsidRDefault="009729D2" w:rsidP="00593136"/>
    <w:p w14:paraId="69E59D70" w14:textId="77777777" w:rsidR="009729D2" w:rsidRDefault="006B3878" w:rsidP="00593136">
      <w:r>
        <w:t xml:space="preserve"> The synthesis of findings from this SLR handed over various definitions of what constitute an RA. Howbeit, they all share the same principle that the concept of patterns plays a significant role (Cloutier et al. 2010). For instance, Reed (2002) defines RA as “a predefined architectural pattern, or set of patterns, possible, partially or completely instantiated, designed, and proven for use in particular business and technical contexts, together with supporting artifacts to enable their use”. </w:t>
      </w:r>
    </w:p>
    <w:p w14:paraId="2CFBF3D9" w14:textId="77777777" w:rsidR="009729D2" w:rsidRDefault="009729D2" w:rsidP="00593136"/>
    <w:p w14:paraId="7016E703" w14:textId="28D5CBE6" w:rsidR="009729D2" w:rsidRDefault="006B3878" w:rsidP="00593136">
      <w:r>
        <w:t>In Software Product Line (SPL) development, RAs are generic schemas that can be configured and instantiated for a particular domain of systems (</w:t>
      </w:r>
      <w:proofErr w:type="spellStart"/>
      <w:r>
        <w:t>Derras</w:t>
      </w:r>
      <w:proofErr w:type="spellEnd"/>
      <w:r>
        <w:t xml:space="preserve"> et al. 2018). In software engineering, an RA can be defined as a means for representing and transferring knowledge that bridges from the problem domain to a family of solutions (Klein et al. 2016). RAs serve as a mechanism that embodies domain relevant qualities and concepts, breaks down the solutions and generates a terminology to facilitate effective communication, and illuminates various stakeholders and system designers (Klein et al. 2016).</w:t>
      </w:r>
    </w:p>
    <w:p w14:paraId="319BD4AE" w14:textId="77777777" w:rsidR="009729D2" w:rsidRDefault="009729D2" w:rsidP="00593136"/>
    <w:p w14:paraId="273C3A7E" w14:textId="423AF22D" w:rsidR="00593136" w:rsidRPr="00593136" w:rsidRDefault="006B3878" w:rsidP="00593136">
      <w:pPr>
        <w:rPr>
          <w:lang w:val="en-GB" w:eastAsia="en-GB"/>
        </w:rPr>
      </w:pPr>
      <w:r>
        <w:t>Thus, to answer RQ1, four concepts of RA is identified; these concepts are as the following;</w:t>
      </w:r>
    </w:p>
    <w:p w14:paraId="72FD913F" w14:textId="3ED6ED94" w:rsidR="00C40FDD" w:rsidRDefault="00C40FDD" w:rsidP="00082FA7">
      <w:pPr>
        <w:spacing w:afterLines="100" w:after="240"/>
        <w:rPr>
          <w:sz w:val="20"/>
          <w:szCs w:val="28"/>
        </w:rPr>
      </w:pPr>
    </w:p>
    <w:p w14:paraId="5665136B" w14:textId="7EA6C2BD" w:rsidR="00880BDC" w:rsidRDefault="00880BDC" w:rsidP="00082FA7">
      <w:pPr>
        <w:spacing w:afterLines="100" w:after="240"/>
        <w:rPr>
          <w:sz w:val="20"/>
          <w:szCs w:val="28"/>
        </w:rPr>
      </w:pPr>
    </w:p>
    <w:p w14:paraId="4E96DCFE" w14:textId="77777777" w:rsidR="00593BEB" w:rsidRPr="00593BEB" w:rsidRDefault="00593BEB" w:rsidP="00593BEB">
      <w:pPr>
        <w:pStyle w:val="Heading1"/>
        <w:numPr>
          <w:ilvl w:val="0"/>
          <w:numId w:val="0"/>
        </w:numPr>
        <w:ind w:left="360"/>
      </w:pPr>
    </w:p>
    <w:p w14:paraId="4B102A17" w14:textId="77777777" w:rsidR="00C40FDD" w:rsidRDefault="00C40FDD" w:rsidP="00593BEB">
      <w:pPr>
        <w:pStyle w:val="Heading2"/>
        <w:numPr>
          <w:ilvl w:val="0"/>
          <w:numId w:val="0"/>
        </w:numPr>
      </w:pPr>
    </w:p>
    <w:p w14:paraId="117EF461" w14:textId="77777777" w:rsidR="00C40FDD" w:rsidRDefault="00C40FDD" w:rsidP="00082FA7">
      <w:pPr>
        <w:spacing w:afterLines="100" w:after="240"/>
        <w:rPr>
          <w:sz w:val="20"/>
          <w:szCs w:val="28"/>
        </w:rPr>
      </w:pPr>
    </w:p>
    <w:p w14:paraId="04925DF4" w14:textId="77777777" w:rsidR="00C40FDD" w:rsidRDefault="00C40FDD" w:rsidP="00082FA7">
      <w:pPr>
        <w:spacing w:afterLines="100" w:after="240"/>
        <w:rPr>
          <w:sz w:val="20"/>
          <w:szCs w:val="28"/>
        </w:rPr>
      </w:pPr>
    </w:p>
    <w:p w14:paraId="560499AA" w14:textId="77777777" w:rsidR="00C40FDD" w:rsidRDefault="00C40FDD" w:rsidP="00082FA7">
      <w:pPr>
        <w:spacing w:afterLines="100" w:after="240"/>
        <w:rPr>
          <w:sz w:val="20"/>
          <w:szCs w:val="28"/>
        </w:rPr>
      </w:pPr>
    </w:p>
    <w:p w14:paraId="3CAB55FF" w14:textId="77777777" w:rsidR="00C40FDD" w:rsidRDefault="00C40FDD" w:rsidP="00082FA7">
      <w:pPr>
        <w:spacing w:afterLines="100" w:after="240"/>
        <w:rPr>
          <w:sz w:val="20"/>
          <w:szCs w:val="28"/>
        </w:rPr>
      </w:pPr>
    </w:p>
    <w:p w14:paraId="1DAB977A" w14:textId="77777777" w:rsidR="00C40FDD" w:rsidRDefault="00C40FDD" w:rsidP="00082FA7">
      <w:pPr>
        <w:spacing w:afterLines="100" w:after="240"/>
        <w:rPr>
          <w:sz w:val="20"/>
          <w:szCs w:val="28"/>
        </w:rPr>
      </w:pPr>
    </w:p>
    <w:p w14:paraId="3272DB51" w14:textId="77777777" w:rsidR="00C40FDD" w:rsidRDefault="00C40FDD" w:rsidP="00082FA7">
      <w:pPr>
        <w:spacing w:afterLines="100" w:after="240"/>
        <w:rPr>
          <w:sz w:val="20"/>
          <w:szCs w:val="28"/>
        </w:rPr>
      </w:pPr>
    </w:p>
    <w:p w14:paraId="736277B8" w14:textId="77777777" w:rsidR="00C40FDD" w:rsidRDefault="00C40FDD" w:rsidP="00082FA7">
      <w:pPr>
        <w:spacing w:afterLines="100" w:after="240"/>
        <w:rPr>
          <w:sz w:val="20"/>
          <w:szCs w:val="28"/>
        </w:rPr>
      </w:pPr>
    </w:p>
    <w:p w14:paraId="120D7101" w14:textId="77777777" w:rsidR="00C40FDD" w:rsidRDefault="00C40FDD" w:rsidP="00082FA7">
      <w:pPr>
        <w:spacing w:afterLines="100" w:after="240"/>
        <w:rPr>
          <w:sz w:val="20"/>
          <w:szCs w:val="28"/>
        </w:rPr>
      </w:pPr>
    </w:p>
    <w:p w14:paraId="426F9097" w14:textId="77777777" w:rsidR="00C40FDD" w:rsidRDefault="00C40FDD"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7777777" w:rsidR="00C40FDD" w:rsidRDefault="00C40FDD"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TCSC" w:val="0"/>
          <w:attr w:name="NumberType" w:val="1"/>
          <w:attr w:name="Negative" w:val="False"/>
          <w:attr w:name="HasSpace" w:val="False"/>
          <w:attr w:name="SourceValue" w:val="1"/>
          <w:attr w:name="UnitName" w:val="”"/>
        </w:smartTagPr>
        <w:r w:rsidRPr="00082FA7">
          <w:rPr>
            <w:rFonts w:cs="Arial"/>
          </w:rPr>
          <w:t>1”</w:t>
        </w:r>
      </w:smartTag>
      <w:r w:rsidRPr="00082FA7">
        <w:rPr>
          <w:rFonts w:cs="Arial"/>
        </w:rPr>
        <w:t xml:space="preserve"> (</w:t>
      </w:r>
      <w:smartTag w:uri="urn:schemas-microsoft-com:office:smarttags" w:element="chmetcnv">
        <w:smartTagPr>
          <w:attr w:name="TCSC" w:val="0"/>
          <w:attr w:name="NumberType" w:val="1"/>
          <w:attr w:name="Negative" w:val="False"/>
          <w:attr w:name="HasSpace" w:val="False"/>
          <w:attr w:name="SourceValue" w:val="2.54"/>
          <w:attr w:name="UnitName" w:val="cm"/>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lastRenderedPageBreak/>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Footnotes should be avoided if possible. If they are absolutely necessary,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2004)…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2004)…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r w:rsidR="00787B1F" w:rsidRPr="00FD6AFB">
        <w:t>2004</w:t>
      </w:r>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TEL = Average monthly telephone subscription cost;</w:t>
            </w:r>
          </w:p>
          <w:p w14:paraId="71B826AD" w14:textId="77777777" w:rsidR="00DD08AC" w:rsidRPr="008C064F" w:rsidRDefault="00DD08AC" w:rsidP="00DD08AC">
            <w:pPr>
              <w:jc w:val="both"/>
              <w:rPr>
                <w:sz w:val="20"/>
                <w:szCs w:val="18"/>
              </w:rPr>
            </w:pPr>
            <w:r w:rsidRPr="008C064F">
              <w:rPr>
                <w:sz w:val="20"/>
                <w:szCs w:val="18"/>
              </w:rPr>
              <w:t>CALL = Average cost of local call;</w:t>
            </w:r>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59109D0E" w14:textId="145CD6B4" w:rsidR="00A750B4" w:rsidRPr="00A750B4" w:rsidRDefault="00A75960" w:rsidP="00A750B4">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A750B4" w:rsidRPr="00A750B4">
        <w:t xml:space="preserve">AI, V. (2019). Why do 87% of data science projects never make it into production? Retrieved from </w:t>
      </w:r>
      <w:hyperlink r:id="rId14" w:history="1">
        <w:r w:rsidR="00A750B4" w:rsidRPr="00A750B4">
          <w:rPr>
            <w:rStyle w:val="Hyperlink"/>
          </w:rPr>
          <w:t>https://venturebeat.com/2019/07/19/why-do-87-of-data-science-projects-never-make-it-into-production/</w:t>
        </w:r>
      </w:hyperlink>
    </w:p>
    <w:p w14:paraId="5799C18D" w14:textId="77777777" w:rsidR="00A750B4" w:rsidRPr="00A750B4" w:rsidRDefault="00A750B4" w:rsidP="00A750B4">
      <w:pPr>
        <w:pStyle w:val="EndNoteBibliography"/>
        <w:ind w:left="720" w:hanging="720"/>
      </w:pPr>
      <w:r w:rsidRPr="00A750B4">
        <w:t xml:space="preserve">Angelov, S., Grefen, P., &amp; Greefhorst, D. (2009). </w:t>
      </w:r>
      <w:r w:rsidRPr="00A750B4">
        <w:rPr>
          <w:i/>
        </w:rPr>
        <w:t>A classification of software reference architectures: Analyzing their success and effectiveness.</w:t>
      </w:r>
      <w:r w:rsidRPr="00A750B4">
        <w:t xml:space="preserve"> Paper presented at the 2009 Joint Working IEEE/IFIP Conference on Software Architecture &amp; European Conference on Software Architecture.</w:t>
      </w:r>
    </w:p>
    <w:p w14:paraId="156266B0" w14:textId="77777777" w:rsidR="00A750B4" w:rsidRPr="00A750B4" w:rsidRDefault="00A750B4" w:rsidP="00A750B4">
      <w:pPr>
        <w:pStyle w:val="EndNoteBibliography"/>
        <w:ind w:left="720" w:hanging="720"/>
      </w:pPr>
      <w:r w:rsidRPr="00A750B4">
        <w:t xml:space="preserve">Ataei, P., &amp; Litchfield, A. T. (2020). Big Data Reference Architectures, a systematic literature review. </w:t>
      </w:r>
    </w:p>
    <w:p w14:paraId="51B87062" w14:textId="77777777" w:rsidR="00A750B4" w:rsidRPr="00A750B4" w:rsidRDefault="00A750B4" w:rsidP="00A750B4">
      <w:pPr>
        <w:pStyle w:val="EndNoteBibliography"/>
        <w:ind w:left="720" w:hanging="720"/>
      </w:pPr>
      <w:r w:rsidRPr="00A750B4">
        <w:t xml:space="preserve">Bashari Rad, B., Akbarzadeh, N., Ataei, P., &amp; Khakbiz, Y. (2016). Security and Privacy Challenges in Big Data Era. </w:t>
      </w:r>
      <w:r w:rsidRPr="00A750B4">
        <w:rPr>
          <w:i/>
        </w:rPr>
        <w:t>International Journal of Control Theory and Applications, 9</w:t>
      </w:r>
      <w:r w:rsidRPr="00A750B4">
        <w:t xml:space="preserve">(43), 437-448. </w:t>
      </w:r>
    </w:p>
    <w:p w14:paraId="6F14144C" w14:textId="77777777" w:rsidR="00A750B4" w:rsidRPr="00A750B4" w:rsidRDefault="00A750B4" w:rsidP="00A750B4">
      <w:pPr>
        <w:pStyle w:val="EndNoteBibliography"/>
        <w:ind w:left="720" w:hanging="720"/>
      </w:pPr>
      <w:r w:rsidRPr="00A750B4">
        <w:t xml:space="preserve">Borrego, M., Foster, M. J., &amp; Froyd, J. E. (2014). Systematic literature reviews in engineering education and other developing interdisciplinary fields. </w:t>
      </w:r>
      <w:r w:rsidRPr="00A750B4">
        <w:rPr>
          <w:i/>
        </w:rPr>
        <w:t>Journal of Engineering Education, 103</w:t>
      </w:r>
      <w:r w:rsidRPr="00A750B4">
        <w:t xml:space="preserve">(1), 45-76. </w:t>
      </w:r>
    </w:p>
    <w:p w14:paraId="57A4EC16" w14:textId="77777777" w:rsidR="00A750B4" w:rsidRPr="00A750B4" w:rsidRDefault="00A750B4" w:rsidP="00A750B4">
      <w:pPr>
        <w:pStyle w:val="EndNoteBibliography"/>
        <w:ind w:left="720" w:hanging="720"/>
      </w:pPr>
      <w:r w:rsidRPr="00A750B4">
        <w:t xml:space="preserve">Chen, H.-M., Kazman, R., Garbajosa, J., &amp; Gonzalez, E. (2017). </w:t>
      </w:r>
      <w:r w:rsidRPr="00A750B4">
        <w:rPr>
          <w:i/>
        </w:rPr>
        <w:t>Big Data Value Engineering for Business Model Innovation.</w:t>
      </w:r>
      <w:r w:rsidRPr="00A750B4">
        <w:t xml:space="preserve"> Paper presented at the Proceedings of the 50th Hawaii International Conference on System Sciences.</w:t>
      </w:r>
    </w:p>
    <w:p w14:paraId="1493811C" w14:textId="77777777" w:rsidR="00A750B4" w:rsidRPr="00A750B4" w:rsidRDefault="00A750B4" w:rsidP="00A750B4">
      <w:pPr>
        <w:pStyle w:val="EndNoteBibliography"/>
        <w:ind w:left="720" w:hanging="720"/>
      </w:pPr>
      <w:r w:rsidRPr="00A750B4">
        <w:lastRenderedPageBreak/>
        <w:t xml:space="preserve">Erevelles, S., Fukawa, N., &amp; Swayne, L. (2016). Big Data consumer analytics and the transformation of marketing. </w:t>
      </w:r>
      <w:r w:rsidRPr="00A750B4">
        <w:rPr>
          <w:i/>
        </w:rPr>
        <w:t>Journal of Business Research, 69</w:t>
      </w:r>
      <w:r w:rsidRPr="00A750B4">
        <w:t xml:space="preserve">(2), 897-904. </w:t>
      </w:r>
    </w:p>
    <w:p w14:paraId="75516A7F" w14:textId="77777777" w:rsidR="00A750B4" w:rsidRPr="00A750B4" w:rsidRDefault="00A750B4" w:rsidP="00A750B4">
      <w:pPr>
        <w:pStyle w:val="EndNoteBibliography"/>
        <w:ind w:left="720" w:hanging="720"/>
      </w:pPr>
      <w:r w:rsidRPr="00A750B4">
        <w:t xml:space="preserve">Galster, M., &amp; Avgeriou, P. (2011). </w:t>
      </w:r>
      <w:r w:rsidRPr="00A750B4">
        <w:rPr>
          <w:i/>
        </w:rPr>
        <w:t>Empirically-grounded reference architectures: a proposal.</w:t>
      </w:r>
      <w:r w:rsidRPr="00A750B4">
        <w:t xml:space="preserve"> Paper presented at the Proceedings of the joint ACM SIGSOFT conference--QoSA and ACM SIGSOFT symposium--ISARCS on Quality of software architectures--QoSA and architecting critical systems--ISARCS.</w:t>
      </w:r>
    </w:p>
    <w:p w14:paraId="5BFEE148" w14:textId="578EA4EC" w:rsidR="00A750B4" w:rsidRPr="00A750B4" w:rsidRDefault="00A750B4" w:rsidP="00A750B4">
      <w:pPr>
        <w:pStyle w:val="EndNoteBibliography"/>
        <w:ind w:left="720" w:hanging="720"/>
      </w:pPr>
      <w:r w:rsidRPr="00A750B4">
        <w:t xml:space="preserve">Gartner. (2014). Survey Analysis: Big Data Investment Grows but Deployments Remain Scarce in 2014. Retrieved from </w:t>
      </w:r>
      <w:hyperlink r:id="rId15" w:history="1">
        <w:r w:rsidRPr="00A750B4">
          <w:rPr>
            <w:rStyle w:val="Hyperlink"/>
          </w:rPr>
          <w:t>http://www.gartner.com/document/2841519</w:t>
        </w:r>
      </w:hyperlink>
    </w:p>
    <w:p w14:paraId="3B3CA80D" w14:textId="77777777" w:rsidR="00A750B4" w:rsidRPr="00A750B4" w:rsidRDefault="00A750B4" w:rsidP="00A750B4">
      <w:pPr>
        <w:pStyle w:val="EndNoteBibliography"/>
        <w:ind w:left="720" w:hanging="720"/>
      </w:pPr>
      <w:r w:rsidRPr="00A750B4">
        <w:t xml:space="preserve">Gorton, I., &amp; Klein, J. (2015). Distribution, Data, Deployment. </w:t>
      </w:r>
      <w:r w:rsidRPr="00A750B4">
        <w:rPr>
          <w:i/>
        </w:rPr>
        <w:t>STC 2015</w:t>
      </w:r>
      <w:r w:rsidRPr="00A750B4">
        <w:t xml:space="preserve">, 78. </w:t>
      </w:r>
    </w:p>
    <w:p w14:paraId="4324F8FC" w14:textId="77777777" w:rsidR="00A750B4" w:rsidRPr="00A750B4" w:rsidRDefault="00A750B4" w:rsidP="00A750B4">
      <w:pPr>
        <w:pStyle w:val="EndNoteBibliography"/>
        <w:ind w:left="720" w:hanging="720"/>
      </w:pPr>
      <w:r w:rsidRPr="00A750B4">
        <w:t>Hilliard, R. ISO/IEC/IEEE 42010. In.</w:t>
      </w:r>
    </w:p>
    <w:p w14:paraId="175D3176" w14:textId="77777777" w:rsidR="00A750B4" w:rsidRPr="00A750B4" w:rsidRDefault="00A750B4" w:rsidP="00A750B4">
      <w:pPr>
        <w:pStyle w:val="EndNoteBibliography"/>
        <w:ind w:left="720" w:hanging="720"/>
      </w:pPr>
      <w:r w:rsidRPr="00A750B4">
        <w:t xml:space="preserve">Hummel, O., Eichelberger, H., Giloj, A., Werle, D., &amp; Schmid, K. (2018). </w:t>
      </w:r>
      <w:r w:rsidRPr="00A750B4">
        <w:rPr>
          <w:i/>
        </w:rPr>
        <w:t>A collection of software engineering challenges for big data system development.</w:t>
      </w:r>
      <w:r w:rsidRPr="00A750B4">
        <w:t xml:space="preserve"> Paper presented at the 2018 44th Euromicro Conference on Software Engineering and Advanced Applications (SEAA).</w:t>
      </w:r>
    </w:p>
    <w:p w14:paraId="4F12B236" w14:textId="77777777" w:rsidR="00A750B4" w:rsidRPr="00A750B4" w:rsidRDefault="00A750B4" w:rsidP="00A750B4">
      <w:pPr>
        <w:pStyle w:val="EndNoteBibliography"/>
        <w:ind w:left="720" w:hanging="720"/>
      </w:pPr>
      <w:r w:rsidRPr="00A750B4">
        <w:t xml:space="preserve">Kitchenham, B., Brereton, O. P., Budgen, D., Turner, M., Bailey, J., &amp; Linkman, S. (2009). Systematic literature reviews in software engineering–a systematic literature review. </w:t>
      </w:r>
      <w:r w:rsidRPr="00A750B4">
        <w:rPr>
          <w:i/>
        </w:rPr>
        <w:t>Information and software technology, 51</w:t>
      </w:r>
      <w:r w:rsidRPr="00A750B4">
        <w:t xml:space="preserve">(1), 7-15. </w:t>
      </w:r>
    </w:p>
    <w:p w14:paraId="3D262564" w14:textId="77777777" w:rsidR="00A750B4" w:rsidRPr="00A750B4" w:rsidRDefault="00A750B4" w:rsidP="00A750B4">
      <w:pPr>
        <w:pStyle w:val="EndNoteBibliography"/>
        <w:ind w:left="720" w:hanging="720"/>
      </w:pPr>
      <w:r w:rsidRPr="00A750B4">
        <w:t xml:space="preserve">Kitchenham, B. A., Dyba, T., &amp; Jorgensen, M. (2004). </w:t>
      </w:r>
      <w:r w:rsidRPr="00A750B4">
        <w:rPr>
          <w:i/>
        </w:rPr>
        <w:t>Evidence-based software engineering.</w:t>
      </w:r>
      <w:r w:rsidRPr="00A750B4">
        <w:t xml:space="preserve"> Paper presented at the Proceedings of the 26th international conference on software engineering.</w:t>
      </w:r>
    </w:p>
    <w:p w14:paraId="48E082C9" w14:textId="77777777" w:rsidR="00A750B4" w:rsidRPr="00A750B4" w:rsidRDefault="00A750B4" w:rsidP="00A750B4">
      <w:pPr>
        <w:pStyle w:val="EndNoteBibliography"/>
        <w:ind w:left="720" w:hanging="720"/>
      </w:pPr>
      <w:r w:rsidRPr="00A750B4">
        <w:t xml:space="preserve">Mannering, F., Bhat, C. R., Shankar, V., &amp; Abdel-Aty, M. (2020). Big data, traditional data and the tradeoffs between prediction and causality in highway-safety analysis. </w:t>
      </w:r>
      <w:r w:rsidRPr="00A750B4">
        <w:rPr>
          <w:i/>
        </w:rPr>
        <w:t>Analytic methods in accident research, 25</w:t>
      </w:r>
      <w:r w:rsidRPr="00A750B4">
        <w:t xml:space="preserve">, 100113. </w:t>
      </w:r>
    </w:p>
    <w:p w14:paraId="514A0E8D" w14:textId="77777777" w:rsidR="00A750B4" w:rsidRPr="00A750B4" w:rsidRDefault="00A750B4" w:rsidP="00A750B4">
      <w:pPr>
        <w:pStyle w:val="EndNoteBibliography"/>
        <w:ind w:left="720" w:hanging="720"/>
      </w:pPr>
      <w:r w:rsidRPr="00A750B4">
        <w:t xml:space="preserve">Manyika, J., Chui, M., Brown, B., Bughin, J., Dobbs, R., Roxburgh, C., &amp; Byers, A. H. (2011). Big data: The next frontier for innovation, competition, and productivity. </w:t>
      </w:r>
    </w:p>
    <w:p w14:paraId="77DB27B2" w14:textId="77777777" w:rsidR="00A750B4" w:rsidRPr="00A750B4" w:rsidRDefault="00A750B4" w:rsidP="00A750B4">
      <w:pPr>
        <w:pStyle w:val="EndNoteBibliography"/>
        <w:ind w:left="720" w:hanging="720"/>
      </w:pPr>
      <w:r w:rsidRPr="00A750B4">
        <w:t xml:space="preserve">Moher, D., Liberati, A., Tetzlaff, J., Altman, D. G., &amp; The, P. G. (2009). Preferred Reporting Items for Systematic Reviews and Meta-Analyses: The PRISMA Statement. </w:t>
      </w:r>
      <w:r w:rsidRPr="00A750B4">
        <w:rPr>
          <w:i/>
        </w:rPr>
        <w:t>PLOS Medicine, 6</w:t>
      </w:r>
      <w:r w:rsidRPr="00A750B4">
        <w:t>(7), e1000097. doi:10.1371/journal.pmed.1000097</w:t>
      </w:r>
    </w:p>
    <w:p w14:paraId="4217491B" w14:textId="77777777" w:rsidR="00A750B4" w:rsidRPr="00A750B4" w:rsidRDefault="00A750B4" w:rsidP="00A750B4">
      <w:pPr>
        <w:pStyle w:val="EndNoteBibliography"/>
        <w:ind w:left="720" w:hanging="720"/>
      </w:pPr>
      <w:r w:rsidRPr="00A750B4">
        <w:t xml:space="preserve">Nadal, S., Herrero, V., Romero, O., Abelló, A., Franch, X., Vansummeren, S., &amp; Valerio, D. (2017). A software reference architecture for semantic-aware Big Data systems. </w:t>
      </w:r>
      <w:r w:rsidRPr="00A750B4">
        <w:rPr>
          <w:i/>
        </w:rPr>
        <w:t>Information and software technology, 90</w:t>
      </w:r>
      <w:r w:rsidRPr="00A750B4">
        <w:t xml:space="preserve">, 75-92. </w:t>
      </w:r>
    </w:p>
    <w:p w14:paraId="7ED5EF93" w14:textId="77777777" w:rsidR="00A750B4" w:rsidRPr="00A750B4" w:rsidRDefault="00A750B4" w:rsidP="00A750B4">
      <w:pPr>
        <w:pStyle w:val="EndNoteBibliography"/>
        <w:ind w:left="720" w:hanging="720"/>
      </w:pPr>
      <w:r w:rsidRPr="00A750B4">
        <w:t xml:space="preserve">Nash, H. (2015). CIO SURVEY 2015. </w:t>
      </w:r>
      <w:r w:rsidRPr="00A750B4">
        <w:rPr>
          <w:i/>
        </w:rPr>
        <w:t>Association with KPMG</w:t>
      </w:r>
      <w:r w:rsidRPr="00A750B4">
        <w:t xml:space="preserve">. </w:t>
      </w:r>
    </w:p>
    <w:p w14:paraId="65CFA4B6" w14:textId="77777777" w:rsidR="00A750B4" w:rsidRPr="00A750B4" w:rsidRDefault="00A750B4" w:rsidP="00A750B4">
      <w:pPr>
        <w:pStyle w:val="EndNoteBibliography"/>
        <w:ind w:left="720" w:hanging="720"/>
      </w:pPr>
      <w:r w:rsidRPr="00A750B4">
        <w:t xml:space="preserve">Partners, N. (2019). Big Data and AI Executive Survey 2019. </w:t>
      </w:r>
      <w:r w:rsidRPr="00A750B4">
        <w:rPr>
          <w:i/>
        </w:rPr>
        <w:t>Data and Innovation</w:t>
      </w:r>
      <w:r w:rsidRPr="00A750B4">
        <w:t xml:space="preserve">. </w:t>
      </w:r>
    </w:p>
    <w:p w14:paraId="081291CE" w14:textId="77777777" w:rsidR="00A750B4" w:rsidRPr="00A750B4" w:rsidRDefault="00A750B4" w:rsidP="00A750B4">
      <w:pPr>
        <w:pStyle w:val="EndNoteBibliography"/>
        <w:ind w:left="720" w:hanging="720"/>
      </w:pPr>
      <w:r w:rsidRPr="00A750B4">
        <w:t xml:space="preserve">Rad, B. B., &amp; Ataei, P. (2017). The big data Ecosystem and its Environs. </w:t>
      </w:r>
      <w:r w:rsidRPr="00A750B4">
        <w:rPr>
          <w:i/>
        </w:rPr>
        <w:t>International Journal of Computer Science and Network Security (IJCSNS), 17</w:t>
      </w:r>
      <w:r w:rsidRPr="00A750B4">
        <w:t xml:space="preserve">(3), 38. </w:t>
      </w:r>
    </w:p>
    <w:p w14:paraId="12DF22F5" w14:textId="77777777" w:rsidR="00A750B4" w:rsidRPr="00A750B4" w:rsidRDefault="00A750B4" w:rsidP="00A750B4">
      <w:pPr>
        <w:pStyle w:val="EndNoteBibliography"/>
        <w:ind w:left="720" w:hanging="720"/>
      </w:pPr>
      <w:r w:rsidRPr="00A750B4">
        <w:t xml:space="preserve">Rada, B. B., Ataeib, P., Khakbizc, Y., &amp; Akbarzadehd, N. (2017). The Hype of Emerging Technologies: Big Data as a Service. </w:t>
      </w:r>
    </w:p>
    <w:p w14:paraId="26B294BE" w14:textId="77777777" w:rsidR="00A750B4" w:rsidRPr="00A750B4" w:rsidRDefault="00A750B4" w:rsidP="00A750B4">
      <w:pPr>
        <w:pStyle w:val="EndNoteBibliography"/>
        <w:ind w:left="720" w:hanging="720"/>
      </w:pPr>
      <w:r w:rsidRPr="00A750B4">
        <w:t xml:space="preserve">Shamseer, L., Moher, D., Clarke, M., Ghersi, D., Liberati, A., Petticrew, M., . . . Stewart, L. A. (2015). Preferred reporting items for systematic review and meta-analysis protocols (PRISMA-P) 2015: elaboration and explanation. </w:t>
      </w:r>
      <w:r w:rsidRPr="00A750B4">
        <w:rPr>
          <w:i/>
        </w:rPr>
        <w:t>Bmj, 349</w:t>
      </w:r>
      <w:r w:rsidRPr="00A750B4">
        <w:t xml:space="preserve">. </w:t>
      </w:r>
    </w:p>
    <w:p w14:paraId="3E222D20" w14:textId="77777777" w:rsidR="00A750B4" w:rsidRPr="00A750B4" w:rsidRDefault="00A750B4" w:rsidP="00A750B4">
      <w:pPr>
        <w:pStyle w:val="EndNoteBibliography"/>
        <w:ind w:left="720" w:hanging="720"/>
      </w:pPr>
      <w:r w:rsidRPr="00A750B4">
        <w:t xml:space="preserve">Singh, N., Lai, K.-H., Vejvar, M., &amp; Cheng, T. (2019). Big data technology: Challenges, prospects and realities. </w:t>
      </w:r>
      <w:r w:rsidRPr="00A750B4">
        <w:rPr>
          <w:i/>
        </w:rPr>
        <w:t>IEEE Engineering Management Review</w:t>
      </w:r>
      <w:r w:rsidRPr="00A750B4">
        <w:t xml:space="preserve">. </w:t>
      </w:r>
    </w:p>
    <w:p w14:paraId="255ED50D" w14:textId="77777777" w:rsidR="00A750B4" w:rsidRPr="00A750B4" w:rsidRDefault="00A750B4" w:rsidP="00A750B4">
      <w:pPr>
        <w:pStyle w:val="EndNoteBibliography"/>
        <w:ind w:left="720" w:hanging="720"/>
      </w:pPr>
      <w:r w:rsidRPr="00A750B4">
        <w:t xml:space="preserve">White, A. (2019). Top Data and Analytics Predicts for 2019. </w:t>
      </w:r>
    </w:p>
    <w:p w14:paraId="4C9837E2" w14:textId="4029F9BE" w:rsidR="00C354CA" w:rsidRPr="00C132EA" w:rsidRDefault="00A75960" w:rsidP="00A750B4">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6"/>
      <w:footerReference w:type="even" r:id="rId17"/>
      <w:footerReference w:type="first" r:id="rId18"/>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DBD1F6" w14:textId="77777777" w:rsidR="00663A88" w:rsidRDefault="00663A88">
      <w:r>
        <w:separator/>
      </w:r>
    </w:p>
  </w:endnote>
  <w:endnote w:type="continuationSeparator" w:id="0">
    <w:p w14:paraId="26739A67" w14:textId="77777777" w:rsidR="00663A88" w:rsidRDefault="00663A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DD08AC" w:rsidRDefault="00DD08AC"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DD08AC" w:rsidRDefault="00DD08AC">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9D6B55" w14:textId="77777777" w:rsidR="00663A88" w:rsidRDefault="00663A88">
      <w:r>
        <w:separator/>
      </w:r>
    </w:p>
  </w:footnote>
  <w:footnote w:type="continuationSeparator" w:id="0">
    <w:p w14:paraId="7613B3BD" w14:textId="77777777" w:rsidR="00663A88" w:rsidRDefault="00663A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DD08AC" w:rsidRPr="000507A2" w:rsidRDefault="00DD08AC"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1"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3"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4"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2"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15" w15:restartNumberingAfterBreak="0">
    <w:nsid w:val="43BA6BF9"/>
    <w:multiLevelType w:val="multilevel"/>
    <w:tmpl w:val="770697B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4"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23"/>
  </w:num>
  <w:num w:numId="3">
    <w:abstractNumId w:val="0"/>
  </w:num>
  <w:num w:numId="4">
    <w:abstractNumId w:val="2"/>
  </w:num>
  <w:num w:numId="5">
    <w:abstractNumId w:val="3"/>
  </w:num>
  <w:num w:numId="6">
    <w:abstractNumId w:val="11"/>
  </w:num>
  <w:num w:numId="7">
    <w:abstractNumId w:val="16"/>
  </w:num>
  <w:num w:numId="8">
    <w:abstractNumId w:val="26"/>
  </w:num>
  <w:num w:numId="9">
    <w:abstractNumId w:val="4"/>
  </w:num>
  <w:num w:numId="10">
    <w:abstractNumId w:val="12"/>
  </w:num>
  <w:num w:numId="11">
    <w:abstractNumId w:val="21"/>
  </w:num>
  <w:num w:numId="12">
    <w:abstractNumId w:val="5"/>
  </w:num>
  <w:num w:numId="13">
    <w:abstractNumId w:val="14"/>
  </w:num>
  <w:num w:numId="14">
    <w:abstractNumId w:val="10"/>
  </w:num>
  <w:num w:numId="15">
    <w:abstractNumId w:val="19"/>
  </w:num>
  <w:num w:numId="16">
    <w:abstractNumId w:val="7"/>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num>
  <w:num w:numId="19">
    <w:abstractNumId w:val="20"/>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1"/>
  </w:num>
  <w:num w:numId="21">
    <w:abstractNumId w:val="6"/>
  </w:num>
  <w:num w:numId="22">
    <w:abstractNumId w:val="1"/>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17"/>
  </w:num>
  <w:num w:numId="24">
    <w:abstractNumId w:val="9"/>
  </w:num>
  <w:num w:numId="25">
    <w:abstractNumId w:val="13"/>
  </w:num>
  <w:num w:numId="26">
    <w:abstractNumId w:val="24"/>
  </w:num>
  <w:num w:numId="27">
    <w:abstractNumId w:val="25"/>
  </w:num>
  <w:num w:numId="28">
    <w:abstractNumId w:val="22"/>
  </w:num>
  <w:num w:numId="29">
    <w:abstractNumId w:val="18"/>
  </w:num>
  <w:num w:numId="30">
    <w:abstractNumId w:val="15"/>
  </w:num>
  <w:num w:numId="3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0f22rjpez9tef0t2xd5xo5d0d02v505as&quot;&gt;Proactive Insight Engines-Converted&lt;record-ids&gt;&lt;item&gt;11&lt;/item&gt;&lt;item&gt;17&lt;/item&gt;&lt;item&gt;37&lt;/item&gt;&lt;item&gt;98&lt;/item&gt;&lt;item&gt;193&lt;/item&gt;&lt;item&gt;194&lt;/item&gt;&lt;item&gt;196&lt;/item&gt;&lt;item&gt;198&lt;/item&gt;&lt;item&gt;202&lt;/item&gt;&lt;item&gt;204&lt;/item&gt;&lt;item&gt;207&lt;/item&gt;&lt;item&gt;208&lt;/item&gt;&lt;item&gt;209&lt;/item&gt;&lt;item&gt;211&lt;/item&gt;&lt;item&gt;212&lt;/item&gt;&lt;item&gt;220&lt;/item&gt;&lt;item&gt;232&lt;/item&gt;&lt;item&gt;334&lt;/item&gt;&lt;item&gt;369&lt;/item&gt;&lt;item&gt;373&lt;/item&gt;&lt;item&gt;374&lt;/item&gt;&lt;item&gt;384&lt;/item&gt;&lt;item&gt;405&lt;/item&gt;&lt;item&gt;406&lt;/item&gt;&lt;item&gt;416&lt;/item&gt;&lt;/record-ids&gt;&lt;/item&gt;&lt;/Libraries&gt;"/>
    <w:docVar w:name="EN_Doc_Font_List_Name" w:val="Arial"/>
    <w:docVar w:name="EN_Lib_Name_List_Name" w:val="17Paper Library.enl"/>
    <w:docVar w:name="EN_Main_Body_Style_Name" w:val="Author-Date"/>
  </w:docVars>
  <w:rsids>
    <w:rsidRoot w:val="002B2FC3"/>
    <w:rsid w:val="00000B98"/>
    <w:rsid w:val="00004C19"/>
    <w:rsid w:val="00010CBF"/>
    <w:rsid w:val="000144B4"/>
    <w:rsid w:val="00014B1D"/>
    <w:rsid w:val="00015673"/>
    <w:rsid w:val="00015C2F"/>
    <w:rsid w:val="0002637B"/>
    <w:rsid w:val="000318FF"/>
    <w:rsid w:val="00032922"/>
    <w:rsid w:val="000334ED"/>
    <w:rsid w:val="00052CBC"/>
    <w:rsid w:val="00055765"/>
    <w:rsid w:val="00057505"/>
    <w:rsid w:val="00060895"/>
    <w:rsid w:val="000667B8"/>
    <w:rsid w:val="00075D76"/>
    <w:rsid w:val="00075E44"/>
    <w:rsid w:val="00077BA6"/>
    <w:rsid w:val="00082FA7"/>
    <w:rsid w:val="00083710"/>
    <w:rsid w:val="0008517E"/>
    <w:rsid w:val="000A6A75"/>
    <w:rsid w:val="000A7E53"/>
    <w:rsid w:val="000B6534"/>
    <w:rsid w:val="000B78DF"/>
    <w:rsid w:val="000C3AFA"/>
    <w:rsid w:val="000C3B5C"/>
    <w:rsid w:val="000D0264"/>
    <w:rsid w:val="000D23A2"/>
    <w:rsid w:val="000F3C90"/>
    <w:rsid w:val="000F62E2"/>
    <w:rsid w:val="0010101C"/>
    <w:rsid w:val="0010274C"/>
    <w:rsid w:val="00104C61"/>
    <w:rsid w:val="001054B5"/>
    <w:rsid w:val="00115D32"/>
    <w:rsid w:val="00116902"/>
    <w:rsid w:val="00117744"/>
    <w:rsid w:val="001218C4"/>
    <w:rsid w:val="00127224"/>
    <w:rsid w:val="00131F76"/>
    <w:rsid w:val="00135C00"/>
    <w:rsid w:val="00137897"/>
    <w:rsid w:val="00141E7B"/>
    <w:rsid w:val="00146B78"/>
    <w:rsid w:val="001509B2"/>
    <w:rsid w:val="00171191"/>
    <w:rsid w:val="0017479A"/>
    <w:rsid w:val="00174B78"/>
    <w:rsid w:val="0018004D"/>
    <w:rsid w:val="00181354"/>
    <w:rsid w:val="00187AD9"/>
    <w:rsid w:val="0019021E"/>
    <w:rsid w:val="00195389"/>
    <w:rsid w:val="001B483F"/>
    <w:rsid w:val="001C2201"/>
    <w:rsid w:val="001C2FEF"/>
    <w:rsid w:val="001D0893"/>
    <w:rsid w:val="001D3F97"/>
    <w:rsid w:val="001E0EC3"/>
    <w:rsid w:val="001E2940"/>
    <w:rsid w:val="001E42A6"/>
    <w:rsid w:val="001F088A"/>
    <w:rsid w:val="001F30A6"/>
    <w:rsid w:val="00204EF3"/>
    <w:rsid w:val="00206E3C"/>
    <w:rsid w:val="00211536"/>
    <w:rsid w:val="002122D3"/>
    <w:rsid w:val="00220FD1"/>
    <w:rsid w:val="00223A9F"/>
    <w:rsid w:val="002338D2"/>
    <w:rsid w:val="00243D6A"/>
    <w:rsid w:val="00250079"/>
    <w:rsid w:val="00253341"/>
    <w:rsid w:val="00265534"/>
    <w:rsid w:val="00271F5E"/>
    <w:rsid w:val="0027778C"/>
    <w:rsid w:val="0028515B"/>
    <w:rsid w:val="002870D6"/>
    <w:rsid w:val="00287DF4"/>
    <w:rsid w:val="00291726"/>
    <w:rsid w:val="002929DB"/>
    <w:rsid w:val="002A03FD"/>
    <w:rsid w:val="002A1361"/>
    <w:rsid w:val="002A1E68"/>
    <w:rsid w:val="002B2FC3"/>
    <w:rsid w:val="002B6018"/>
    <w:rsid w:val="002B64A4"/>
    <w:rsid w:val="002C055A"/>
    <w:rsid w:val="002C091E"/>
    <w:rsid w:val="002C6954"/>
    <w:rsid w:val="002D3AF8"/>
    <w:rsid w:val="002D570F"/>
    <w:rsid w:val="002E2104"/>
    <w:rsid w:val="002E3064"/>
    <w:rsid w:val="002E7579"/>
    <w:rsid w:val="002F0DF7"/>
    <w:rsid w:val="002F7223"/>
    <w:rsid w:val="00301EC8"/>
    <w:rsid w:val="00320A1B"/>
    <w:rsid w:val="00325332"/>
    <w:rsid w:val="00327C00"/>
    <w:rsid w:val="003372C0"/>
    <w:rsid w:val="003407C4"/>
    <w:rsid w:val="003449E4"/>
    <w:rsid w:val="00354ED7"/>
    <w:rsid w:val="00360DBF"/>
    <w:rsid w:val="00365DA2"/>
    <w:rsid w:val="00390645"/>
    <w:rsid w:val="003917D7"/>
    <w:rsid w:val="00392D0B"/>
    <w:rsid w:val="00396C72"/>
    <w:rsid w:val="00397914"/>
    <w:rsid w:val="003A3644"/>
    <w:rsid w:val="003A48DD"/>
    <w:rsid w:val="003B02A5"/>
    <w:rsid w:val="003B38F6"/>
    <w:rsid w:val="003B5D92"/>
    <w:rsid w:val="003B5E42"/>
    <w:rsid w:val="003C2AD7"/>
    <w:rsid w:val="003D2FAD"/>
    <w:rsid w:val="003D338D"/>
    <w:rsid w:val="003E118D"/>
    <w:rsid w:val="003F1783"/>
    <w:rsid w:val="00401F77"/>
    <w:rsid w:val="00407135"/>
    <w:rsid w:val="0041078C"/>
    <w:rsid w:val="0041275A"/>
    <w:rsid w:val="00412AF0"/>
    <w:rsid w:val="00425E87"/>
    <w:rsid w:val="00425F00"/>
    <w:rsid w:val="00431754"/>
    <w:rsid w:val="0043333E"/>
    <w:rsid w:val="00433EA7"/>
    <w:rsid w:val="004367DE"/>
    <w:rsid w:val="00445AD4"/>
    <w:rsid w:val="00454204"/>
    <w:rsid w:val="00456761"/>
    <w:rsid w:val="004713CC"/>
    <w:rsid w:val="004748C8"/>
    <w:rsid w:val="004809BE"/>
    <w:rsid w:val="00481FD5"/>
    <w:rsid w:val="00490507"/>
    <w:rsid w:val="004977E8"/>
    <w:rsid w:val="004A280B"/>
    <w:rsid w:val="004A455A"/>
    <w:rsid w:val="004A5224"/>
    <w:rsid w:val="004C121B"/>
    <w:rsid w:val="004C1680"/>
    <w:rsid w:val="004C5C32"/>
    <w:rsid w:val="004C77D9"/>
    <w:rsid w:val="004D0664"/>
    <w:rsid w:val="004D4064"/>
    <w:rsid w:val="004E5E1F"/>
    <w:rsid w:val="004F473F"/>
    <w:rsid w:val="004F6292"/>
    <w:rsid w:val="005037C9"/>
    <w:rsid w:val="00505EF8"/>
    <w:rsid w:val="00513946"/>
    <w:rsid w:val="00515603"/>
    <w:rsid w:val="0052054A"/>
    <w:rsid w:val="0052154C"/>
    <w:rsid w:val="005246A2"/>
    <w:rsid w:val="00525039"/>
    <w:rsid w:val="0052674F"/>
    <w:rsid w:val="005306AC"/>
    <w:rsid w:val="00532BE8"/>
    <w:rsid w:val="00542E42"/>
    <w:rsid w:val="005441A2"/>
    <w:rsid w:val="005463B3"/>
    <w:rsid w:val="00552E85"/>
    <w:rsid w:val="00553918"/>
    <w:rsid w:val="00554E86"/>
    <w:rsid w:val="005568CA"/>
    <w:rsid w:val="00557E59"/>
    <w:rsid w:val="0056635D"/>
    <w:rsid w:val="00573289"/>
    <w:rsid w:val="00575967"/>
    <w:rsid w:val="00577FEF"/>
    <w:rsid w:val="005817B5"/>
    <w:rsid w:val="005826FE"/>
    <w:rsid w:val="00583D8B"/>
    <w:rsid w:val="00583E27"/>
    <w:rsid w:val="00592952"/>
    <w:rsid w:val="00593136"/>
    <w:rsid w:val="00593BEB"/>
    <w:rsid w:val="0059450C"/>
    <w:rsid w:val="005A2FFC"/>
    <w:rsid w:val="005A349B"/>
    <w:rsid w:val="005B1522"/>
    <w:rsid w:val="005C7FAF"/>
    <w:rsid w:val="005F01FC"/>
    <w:rsid w:val="005F648D"/>
    <w:rsid w:val="00613ECB"/>
    <w:rsid w:val="006217AA"/>
    <w:rsid w:val="00621DAC"/>
    <w:rsid w:val="006220B5"/>
    <w:rsid w:val="006226B7"/>
    <w:rsid w:val="006329A4"/>
    <w:rsid w:val="00633E2B"/>
    <w:rsid w:val="00646F5E"/>
    <w:rsid w:val="00654341"/>
    <w:rsid w:val="00657E3F"/>
    <w:rsid w:val="00663A88"/>
    <w:rsid w:val="0067092C"/>
    <w:rsid w:val="00672449"/>
    <w:rsid w:val="00674264"/>
    <w:rsid w:val="00674DEB"/>
    <w:rsid w:val="006761F6"/>
    <w:rsid w:val="00682CCD"/>
    <w:rsid w:val="00683383"/>
    <w:rsid w:val="0069584E"/>
    <w:rsid w:val="006A6A4A"/>
    <w:rsid w:val="006A7602"/>
    <w:rsid w:val="006B1056"/>
    <w:rsid w:val="006B1561"/>
    <w:rsid w:val="006B3878"/>
    <w:rsid w:val="006B56B3"/>
    <w:rsid w:val="006C1D50"/>
    <w:rsid w:val="006C4333"/>
    <w:rsid w:val="006D1883"/>
    <w:rsid w:val="006D6F28"/>
    <w:rsid w:val="006D735E"/>
    <w:rsid w:val="006E02E8"/>
    <w:rsid w:val="006E13A9"/>
    <w:rsid w:val="006E282C"/>
    <w:rsid w:val="006E2C84"/>
    <w:rsid w:val="006E747F"/>
    <w:rsid w:val="006F60BE"/>
    <w:rsid w:val="007073D6"/>
    <w:rsid w:val="007119B4"/>
    <w:rsid w:val="00713C0C"/>
    <w:rsid w:val="007206B4"/>
    <w:rsid w:val="00727132"/>
    <w:rsid w:val="00730C92"/>
    <w:rsid w:val="00737CF9"/>
    <w:rsid w:val="00741249"/>
    <w:rsid w:val="00741BA6"/>
    <w:rsid w:val="00746FAA"/>
    <w:rsid w:val="007538A6"/>
    <w:rsid w:val="00756B4A"/>
    <w:rsid w:val="00760F8A"/>
    <w:rsid w:val="007621C6"/>
    <w:rsid w:val="00763AFE"/>
    <w:rsid w:val="0078225D"/>
    <w:rsid w:val="00783F34"/>
    <w:rsid w:val="00787B1F"/>
    <w:rsid w:val="007A0933"/>
    <w:rsid w:val="007A2D5F"/>
    <w:rsid w:val="007A3AC2"/>
    <w:rsid w:val="007B0232"/>
    <w:rsid w:val="007B078C"/>
    <w:rsid w:val="007B09E7"/>
    <w:rsid w:val="007B5249"/>
    <w:rsid w:val="007C03F4"/>
    <w:rsid w:val="007C2EE3"/>
    <w:rsid w:val="007C33A8"/>
    <w:rsid w:val="007C617E"/>
    <w:rsid w:val="007D3520"/>
    <w:rsid w:val="007E23A1"/>
    <w:rsid w:val="007F0A73"/>
    <w:rsid w:val="007F1FE1"/>
    <w:rsid w:val="007F2AE1"/>
    <w:rsid w:val="007F6342"/>
    <w:rsid w:val="00813200"/>
    <w:rsid w:val="00814E62"/>
    <w:rsid w:val="00823D78"/>
    <w:rsid w:val="0083151B"/>
    <w:rsid w:val="008322F5"/>
    <w:rsid w:val="00837C9B"/>
    <w:rsid w:val="00851CDE"/>
    <w:rsid w:val="008575CD"/>
    <w:rsid w:val="00862F6C"/>
    <w:rsid w:val="00880BDC"/>
    <w:rsid w:val="00895EAF"/>
    <w:rsid w:val="008967E6"/>
    <w:rsid w:val="008A5969"/>
    <w:rsid w:val="008B09FB"/>
    <w:rsid w:val="008B1110"/>
    <w:rsid w:val="008C064F"/>
    <w:rsid w:val="008C33B9"/>
    <w:rsid w:val="008D22A2"/>
    <w:rsid w:val="008D6408"/>
    <w:rsid w:val="008E4686"/>
    <w:rsid w:val="008F10F1"/>
    <w:rsid w:val="008F200F"/>
    <w:rsid w:val="00901E16"/>
    <w:rsid w:val="0091218F"/>
    <w:rsid w:val="00931512"/>
    <w:rsid w:val="0093197F"/>
    <w:rsid w:val="00933489"/>
    <w:rsid w:val="00940576"/>
    <w:rsid w:val="00942AF3"/>
    <w:rsid w:val="00946CDF"/>
    <w:rsid w:val="009518F6"/>
    <w:rsid w:val="0095447A"/>
    <w:rsid w:val="009729D2"/>
    <w:rsid w:val="00975AB2"/>
    <w:rsid w:val="00986A48"/>
    <w:rsid w:val="00992A3E"/>
    <w:rsid w:val="00996EFB"/>
    <w:rsid w:val="009A6E65"/>
    <w:rsid w:val="009B1DDA"/>
    <w:rsid w:val="009B2B2A"/>
    <w:rsid w:val="009B5DAF"/>
    <w:rsid w:val="009B6ABA"/>
    <w:rsid w:val="009C0032"/>
    <w:rsid w:val="009C144A"/>
    <w:rsid w:val="009C3C1A"/>
    <w:rsid w:val="009D239E"/>
    <w:rsid w:val="009D6196"/>
    <w:rsid w:val="009F2C48"/>
    <w:rsid w:val="009F2F13"/>
    <w:rsid w:val="00A00DBF"/>
    <w:rsid w:val="00A01B14"/>
    <w:rsid w:val="00A03B07"/>
    <w:rsid w:val="00A12E48"/>
    <w:rsid w:val="00A14BB5"/>
    <w:rsid w:val="00A23CB0"/>
    <w:rsid w:val="00A308A2"/>
    <w:rsid w:val="00A333FD"/>
    <w:rsid w:val="00A45645"/>
    <w:rsid w:val="00A52D10"/>
    <w:rsid w:val="00A551D9"/>
    <w:rsid w:val="00A55A99"/>
    <w:rsid w:val="00A66F3B"/>
    <w:rsid w:val="00A70D38"/>
    <w:rsid w:val="00A750B4"/>
    <w:rsid w:val="00A75960"/>
    <w:rsid w:val="00A90613"/>
    <w:rsid w:val="00A97368"/>
    <w:rsid w:val="00AA13EE"/>
    <w:rsid w:val="00AA69C7"/>
    <w:rsid w:val="00AA70CB"/>
    <w:rsid w:val="00AA75AB"/>
    <w:rsid w:val="00AB3467"/>
    <w:rsid w:val="00AB4294"/>
    <w:rsid w:val="00AB7353"/>
    <w:rsid w:val="00AC4F15"/>
    <w:rsid w:val="00AD75AB"/>
    <w:rsid w:val="00AE7BD4"/>
    <w:rsid w:val="00B00594"/>
    <w:rsid w:val="00B04835"/>
    <w:rsid w:val="00B121A7"/>
    <w:rsid w:val="00B253FF"/>
    <w:rsid w:val="00B3096E"/>
    <w:rsid w:val="00B45E92"/>
    <w:rsid w:val="00B4629C"/>
    <w:rsid w:val="00B56EF0"/>
    <w:rsid w:val="00B649E2"/>
    <w:rsid w:val="00B70074"/>
    <w:rsid w:val="00B70C34"/>
    <w:rsid w:val="00B735BD"/>
    <w:rsid w:val="00B80907"/>
    <w:rsid w:val="00B83DE0"/>
    <w:rsid w:val="00B84E5E"/>
    <w:rsid w:val="00B867D1"/>
    <w:rsid w:val="00B9047C"/>
    <w:rsid w:val="00B966B8"/>
    <w:rsid w:val="00B96C57"/>
    <w:rsid w:val="00BA06A5"/>
    <w:rsid w:val="00BA4613"/>
    <w:rsid w:val="00BA4A63"/>
    <w:rsid w:val="00BB4FA0"/>
    <w:rsid w:val="00BD47AA"/>
    <w:rsid w:val="00BF045B"/>
    <w:rsid w:val="00BF1C7B"/>
    <w:rsid w:val="00BF6F05"/>
    <w:rsid w:val="00C132EA"/>
    <w:rsid w:val="00C14FE9"/>
    <w:rsid w:val="00C150BF"/>
    <w:rsid w:val="00C1587D"/>
    <w:rsid w:val="00C164CB"/>
    <w:rsid w:val="00C20FC9"/>
    <w:rsid w:val="00C258A3"/>
    <w:rsid w:val="00C354CA"/>
    <w:rsid w:val="00C40FDD"/>
    <w:rsid w:val="00C41519"/>
    <w:rsid w:val="00C452C4"/>
    <w:rsid w:val="00C46500"/>
    <w:rsid w:val="00C5013E"/>
    <w:rsid w:val="00C513B8"/>
    <w:rsid w:val="00C51AF6"/>
    <w:rsid w:val="00C60223"/>
    <w:rsid w:val="00C73F64"/>
    <w:rsid w:val="00C86F8F"/>
    <w:rsid w:val="00C928C6"/>
    <w:rsid w:val="00C930B7"/>
    <w:rsid w:val="00C951E0"/>
    <w:rsid w:val="00C9658E"/>
    <w:rsid w:val="00CA1E69"/>
    <w:rsid w:val="00CC23A8"/>
    <w:rsid w:val="00CC2CCC"/>
    <w:rsid w:val="00CD3703"/>
    <w:rsid w:val="00CD4A49"/>
    <w:rsid w:val="00CE3CB2"/>
    <w:rsid w:val="00CE4DDD"/>
    <w:rsid w:val="00CE654E"/>
    <w:rsid w:val="00CF5714"/>
    <w:rsid w:val="00D03321"/>
    <w:rsid w:val="00D0794F"/>
    <w:rsid w:val="00D102A3"/>
    <w:rsid w:val="00D14C2D"/>
    <w:rsid w:val="00D203C7"/>
    <w:rsid w:val="00D23973"/>
    <w:rsid w:val="00D31B50"/>
    <w:rsid w:val="00D5413B"/>
    <w:rsid w:val="00D54A24"/>
    <w:rsid w:val="00D60E09"/>
    <w:rsid w:val="00D63AAF"/>
    <w:rsid w:val="00D65B8C"/>
    <w:rsid w:val="00D660A4"/>
    <w:rsid w:val="00D67FBC"/>
    <w:rsid w:val="00D74AF8"/>
    <w:rsid w:val="00D806D1"/>
    <w:rsid w:val="00D87BE8"/>
    <w:rsid w:val="00D9554D"/>
    <w:rsid w:val="00DA34EE"/>
    <w:rsid w:val="00DA3D22"/>
    <w:rsid w:val="00DB185A"/>
    <w:rsid w:val="00DD08AC"/>
    <w:rsid w:val="00DD7512"/>
    <w:rsid w:val="00DE1AF4"/>
    <w:rsid w:val="00DE4EEE"/>
    <w:rsid w:val="00DE7C32"/>
    <w:rsid w:val="00DF0541"/>
    <w:rsid w:val="00DF09AF"/>
    <w:rsid w:val="00DF1E48"/>
    <w:rsid w:val="00E21901"/>
    <w:rsid w:val="00E32578"/>
    <w:rsid w:val="00E3647A"/>
    <w:rsid w:val="00E43583"/>
    <w:rsid w:val="00E451EA"/>
    <w:rsid w:val="00E545FE"/>
    <w:rsid w:val="00E76DD9"/>
    <w:rsid w:val="00E92B62"/>
    <w:rsid w:val="00E94520"/>
    <w:rsid w:val="00EA1405"/>
    <w:rsid w:val="00EA5065"/>
    <w:rsid w:val="00EA7ABD"/>
    <w:rsid w:val="00ED2830"/>
    <w:rsid w:val="00ED53D9"/>
    <w:rsid w:val="00ED6720"/>
    <w:rsid w:val="00EE00C0"/>
    <w:rsid w:val="00EE324B"/>
    <w:rsid w:val="00F0080A"/>
    <w:rsid w:val="00F01683"/>
    <w:rsid w:val="00F03ABE"/>
    <w:rsid w:val="00F06240"/>
    <w:rsid w:val="00F07313"/>
    <w:rsid w:val="00F144C0"/>
    <w:rsid w:val="00F17FBD"/>
    <w:rsid w:val="00F3125A"/>
    <w:rsid w:val="00F37F10"/>
    <w:rsid w:val="00F44D79"/>
    <w:rsid w:val="00F462D5"/>
    <w:rsid w:val="00F52356"/>
    <w:rsid w:val="00F523F5"/>
    <w:rsid w:val="00F647E3"/>
    <w:rsid w:val="00F64AD3"/>
    <w:rsid w:val="00F663E7"/>
    <w:rsid w:val="00F75A27"/>
    <w:rsid w:val="00F81B64"/>
    <w:rsid w:val="00F824C1"/>
    <w:rsid w:val="00F904E6"/>
    <w:rsid w:val="00F9392A"/>
    <w:rsid w:val="00F975D7"/>
    <w:rsid w:val="00FB116A"/>
    <w:rsid w:val="00FB3002"/>
    <w:rsid w:val="00FD32B3"/>
    <w:rsid w:val="00FD4D5C"/>
    <w:rsid w:val="00FD6AFB"/>
    <w:rsid w:val="00FD6FDA"/>
    <w:rsid w:val="00FE55BA"/>
    <w:rsid w:val="00FF30B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593BEB"/>
    <w:pPr>
      <w:keepNext/>
      <w:numPr>
        <w:ilvl w:val="1"/>
        <w:numId w:val="30"/>
      </w:numPr>
      <w:outlineLvl w:val="1"/>
    </w:pPr>
    <w:rPr>
      <w:rFonts w:ascii="Arial" w:hAnsi="Arial" w:cs="Arial"/>
      <w:b/>
      <w:bCs/>
      <w:iCs/>
      <w:color w:val="365F91"/>
      <w:sz w:val="24"/>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593BEB"/>
    <w:rPr>
      <w:rFonts w:ascii="Arial" w:hAnsi="Arial" w:cs="Arial"/>
      <w:b/>
      <w:bCs/>
      <w:iCs/>
      <w:color w:val="365F91"/>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2.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4.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823</Words>
  <Characters>33197</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11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